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9A8B0D" w14:textId="4B2A1F6B" w:rsidR="00172EDC" w:rsidRDefault="00172EDC">
      <w:pPr>
        <w:rPr>
          <w:b/>
        </w:rPr>
      </w:pPr>
      <w:r w:rsidRPr="009811E3">
        <w:rPr>
          <w:b/>
        </w:rPr>
        <w:t>(</w:t>
      </w:r>
      <w:r w:rsidR="00D65C26">
        <w:rPr>
          <w:b/>
        </w:rPr>
        <w:t>E</w:t>
      </w:r>
      <w:r w:rsidRPr="009811E3">
        <w:rPr>
          <w:b/>
        </w:rPr>
        <w:t>ditorial)</w:t>
      </w:r>
    </w:p>
    <w:p w14:paraId="5FD55347" w14:textId="158284B7" w:rsidR="00E9718D" w:rsidRPr="009811E3" w:rsidRDefault="0051258F">
      <w:pPr>
        <w:rPr>
          <w:b/>
        </w:rPr>
      </w:pPr>
      <w:r>
        <w:rPr>
          <w:b/>
        </w:rPr>
        <w:t xml:space="preserve">The impact of nursing </w:t>
      </w:r>
      <w:r w:rsidR="00172EDC">
        <w:rPr>
          <w:b/>
        </w:rPr>
        <w:t xml:space="preserve">- </w:t>
      </w:r>
      <w:r>
        <w:rPr>
          <w:b/>
        </w:rPr>
        <w:t xml:space="preserve">a </w:t>
      </w:r>
      <w:r w:rsidR="002F44D0">
        <w:rPr>
          <w:b/>
        </w:rPr>
        <w:t>self-evident</w:t>
      </w:r>
      <w:r>
        <w:rPr>
          <w:b/>
        </w:rPr>
        <w:t xml:space="preserve"> truth? </w:t>
      </w:r>
    </w:p>
    <w:p w14:paraId="15E8B7AB" w14:textId="7C3E15A2" w:rsidR="009811E3" w:rsidRDefault="00DF1271">
      <w:r>
        <w:t>Peter Griffiths (University of Southampton, Executive Editor), Ian.J.Norman (King’s College london, Editor In Chief)</w:t>
      </w:r>
    </w:p>
    <w:p w14:paraId="1BDACBAD" w14:textId="649F3760" w:rsidR="009811E3" w:rsidRDefault="009811E3">
      <w:r>
        <w:t>The second sentence of the United States Declaration of Independence lists a number of truths, held by the authors to be ‘self-evident’. The most fundamental of these truths was that ‘all men are created equal’, endowed with a number of inalienable rights. The declaration is widely seen as a statement of human rights, widely quoted and hugely influential.</w:t>
      </w:r>
    </w:p>
    <w:p w14:paraId="33C47A4C" w14:textId="17B714F2" w:rsidR="009811E3" w:rsidRDefault="009811E3">
      <w:r>
        <w:t>While declaring truths to be self</w:t>
      </w:r>
      <w:r w:rsidR="009932C6">
        <w:t>-</w:t>
      </w:r>
      <w:r>
        <w:t xml:space="preserve">evident is a powerful statement of conviction, it is not an approach that invites </w:t>
      </w:r>
      <w:r w:rsidR="009932C6">
        <w:t>further</w:t>
      </w:r>
      <w:r>
        <w:t xml:space="preserve"> enquiry. Nor is it an approach that is likely to engage with those who are not already persuaded of the message</w:t>
      </w:r>
      <w:r w:rsidR="004A684F">
        <w:t xml:space="preserve"> and, as can be seen from the fact that the declaration was drafted by Thomas Jefferson, an </w:t>
      </w:r>
      <w:r w:rsidR="0051258F">
        <w:t>owner of slaves, and adopted</w:t>
      </w:r>
      <w:r w:rsidR="004A684F">
        <w:t xml:space="preserve"> by 13 former colonies who conspicuously did not see fit to extend all these rights to women, it may invite a certain complacency.</w:t>
      </w:r>
    </w:p>
    <w:p w14:paraId="13949645" w14:textId="748E02F2" w:rsidR="004A684F" w:rsidRDefault="004A684F" w:rsidP="004A684F">
      <w:r>
        <w:t xml:space="preserve">In this special issue, we bring together a series of </w:t>
      </w:r>
      <w:r w:rsidR="005A0D54">
        <w:t xml:space="preserve"> </w:t>
      </w:r>
      <w:r w:rsidR="009932C6">
        <w:t>articles</w:t>
      </w:r>
      <w:r>
        <w:t xml:space="preserve"> linked by a common theme. All address in some way ‘the impact of nursing’. For many in the </w:t>
      </w:r>
      <w:r w:rsidR="0051258F">
        <w:t>profession</w:t>
      </w:r>
      <w:r>
        <w:t xml:space="preserve"> the beneficial impacts of nursing are seen as </w:t>
      </w:r>
      <w:r w:rsidR="002F44D0">
        <w:t>self-evident</w:t>
      </w:r>
      <w:r>
        <w:t xml:space="preserve">. And yet when discussing the potential ‘triple impact’ of nursing in improving (global) health, promoting gender equality and supporting economic growth, </w:t>
      </w:r>
      <w:r w:rsidR="0051258F">
        <w:t xml:space="preserve">as </w:t>
      </w:r>
      <w:r>
        <w:t>outlined in  a recent report</w:t>
      </w:r>
      <w:r w:rsidR="005A0D54">
        <w:t xml:space="preserve"> </w:t>
      </w:r>
      <w:r>
        <w:t xml:space="preserve"> UK parliamentarians Crisp and Watkins </w:t>
      </w:r>
      <w:r w:rsidR="009932C6">
        <w:t>(</w:t>
      </w:r>
      <w:r w:rsidR="009721E6">
        <w:t>2017</w:t>
      </w:r>
      <w:r w:rsidR="009932C6">
        <w:t xml:space="preserve">) </w:t>
      </w:r>
      <w:r w:rsidR="002F44D0">
        <w:t>clearly</w:t>
      </w:r>
      <w:r>
        <w:t xml:space="preserve"> imply that this potential is often unrecognised and sometimes unrealised.</w:t>
      </w:r>
    </w:p>
    <w:p w14:paraId="465594AE" w14:textId="53A1343C" w:rsidR="00FF2CAE" w:rsidRDefault="0051258F" w:rsidP="004A684F">
      <w:r>
        <w:t xml:space="preserve">In compiling this special issue we do not intend to exhaustively catalogue the impacts of nursing. Nor do we intend to take such impacts for granted. A common theme among the studies here is that </w:t>
      </w:r>
      <w:r w:rsidR="002F44D0">
        <w:t>they</w:t>
      </w:r>
      <w:r>
        <w:t xml:space="preserve"> ask questions about whether, and how, nurses are making a difference to the recipients of their services. Sometimes the answers </w:t>
      </w:r>
      <w:r w:rsidR="00FF2CAE">
        <w:t>given are equivocal. For example</w:t>
      </w:r>
      <w:r w:rsidR="002F44D0">
        <w:t>,</w:t>
      </w:r>
      <w:r w:rsidR="00FF2CAE">
        <w:t xml:space="preserve"> </w:t>
      </w:r>
      <w:r w:rsidR="00FF2CAE">
        <w:fldChar w:fldCharType="begin">
          <w:fldData xml:space="preserve">PEVuZE5vdGU+PENpdGUgQXV0aG9yWWVhcj0iMSI+PEF1dGhvcj5KaWFuZzwvQXV0aG9yPjxZZWFy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rZXl3b3Jkcz48a2V5d29yZD5BbnhpZXR5IGFuZCBkZXByZXNzaW9uPC9rZXl3b3JkPjxr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</w:fldData>
        </w:fldChar>
      </w:r>
      <w:r w:rsidR="002F44D0">
        <w:instrText xml:space="preserve"> ADDIN EN.CITE </w:instrText>
      </w:r>
      <w:r w:rsidR="002F44D0">
        <w:fldChar w:fldCharType="begin">
          <w:fldData xml:space="preserve">PEVuZE5vdGU+PENpdGUgQXV0aG9yWWVhcj0iMSI+PEF1dGhvcj5KaWFuZzwvQXV0aG9yPjxZZWFy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rZXl3b3Jkcz48a2V5d29yZD5BbnhpZXR5IGFuZCBkZXByZXNzaW9uPC9rZXl3b3JkPjxr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</w:fldData>
        </w:fldChar>
      </w:r>
      <w:r w:rsidR="002F44D0">
        <w:instrText xml:space="preserve"> ADDIN EN.CITE.DATA </w:instrText>
      </w:r>
      <w:r w:rsidR="002F44D0">
        <w:fldChar w:fldCharType="end"/>
      </w:r>
      <w:r w:rsidR="00FF2CAE">
        <w:fldChar w:fldCharType="separate"/>
      </w:r>
      <w:r w:rsidR="002F44D0">
        <w:rPr>
          <w:noProof/>
        </w:rPr>
        <w:t>Jiang et al. (2017)</w:t>
      </w:r>
      <w:r w:rsidR="00FF2CAE">
        <w:fldChar w:fldCharType="end"/>
      </w:r>
      <w:r w:rsidR="00FF2CAE">
        <w:t xml:space="preserve">  found evidence about the short term benefits of psychological interventions to support </w:t>
      </w:r>
      <w:r w:rsidR="002F44D0">
        <w:t>self-care</w:t>
      </w:r>
      <w:r w:rsidR="00FF2CAE">
        <w:t xml:space="preserve"> in people with heart </w:t>
      </w:r>
      <w:r w:rsidR="002F44D0">
        <w:t>failure,</w:t>
      </w:r>
      <w:r w:rsidR="00FF2CAE">
        <w:t xml:space="preserve"> but were unable to </w:t>
      </w:r>
      <w:r w:rsidR="009932C6">
        <w:t xml:space="preserve">draw </w:t>
      </w:r>
      <w:r w:rsidR="00FF2CAE">
        <w:t xml:space="preserve">conclusions about longer term benefits and were unable to determine </w:t>
      </w:r>
      <w:r w:rsidR="002F44D0">
        <w:t>optimal</w:t>
      </w:r>
      <w:r w:rsidR="00FF2CAE">
        <w:t xml:space="preserve"> forms or formats for intervention. Findings such as these illustrate the importance of studying the impact of nursing services on patients rather than just assuming benefit. In this example, clearly more needs to be known before the best way of providing support to patients can be </w:t>
      </w:r>
      <w:r w:rsidR="002F44D0">
        <w:t>determined</w:t>
      </w:r>
      <w:r w:rsidR="00FF2CAE">
        <w:t>.</w:t>
      </w:r>
    </w:p>
    <w:p w14:paraId="5C35B937" w14:textId="2A52DE1C" w:rsidR="00EC572F" w:rsidRDefault="00EC572F" w:rsidP="004A684F">
      <w:r>
        <w:t xml:space="preserve">Coster and colleagues </w:t>
      </w:r>
      <w:r>
        <w:fldChar w:fldCharType="begin"/>
      </w:r>
      <w:r>
        <w:instrText xml:space="preserve"> ADDIN EN.CITE &lt;EndNote&gt;&lt;Cite ExcludeAuth="1"&gt;&lt;Author&gt;Coster&lt;/Author&gt;&lt;Year&gt;this issue&lt;/Year&gt;&lt;RecNum&gt;38979&lt;/RecNum&gt;&lt;DisplayText&gt;(this issue)&lt;/DisplayText&gt;&lt;record&gt;&lt;rec-number&gt;38979&lt;/rec-number&gt;&lt;foreign-keys&gt;&lt;key app="EN" db-id="9szzaf5xbwsxt5ezwsapa29xasw2z0v25v5r" timestamp="1508244825"&gt;38979&lt;/key&gt;&lt;/foreign-keys&gt;&lt;ref-type name="Journal Article"&gt;17&lt;/ref-type&gt;&lt;contributors&gt;&lt;authors&gt;&lt;author&gt;Coster, Samantha&lt;/author&gt;&lt;author&gt;Watkins, M&lt;/author&gt;&lt;author&gt;Norman, I&lt;/author&gt;&lt;/authors&gt;&lt;/contributors&gt;&lt;titles&gt;&lt;title&gt;WHAT IS THE IMPACT OF PROFESSIONAL NURSING ON PATIENTS&amp;apos; OUTCOMES GLOBALLY? AN OVERVIEW OF RESEARCH EVIDENCE&lt;/title&gt;&lt;secondary-title&gt;International Journal of Nursing Studies&lt;/secondary-title&gt;&lt;/titles&gt;&lt;periodical&gt;&lt;full-title&gt;International Journal of Nursing Studies&lt;/full-title&gt;&lt;abbr-1&gt;Int. J. Nurs. Stud.&lt;/abbr-1&gt;&lt;abbr-2&gt;Int J Nurs Stud&lt;/abbr-2&gt;&lt;/periodical&gt;&lt;dates&gt;&lt;year&gt;this issue&lt;/year&gt;&lt;/dates&gt;&lt;urls&gt;&lt;/urls&gt;&lt;/record&gt;&lt;/Cite&gt;&lt;/EndNote&gt;</w:instrText>
      </w:r>
      <w:r>
        <w:fldChar w:fldCharType="separate"/>
      </w:r>
      <w:r w:rsidRPr="00DF1271">
        <w:rPr>
          <w:noProof/>
          <w:highlight w:val="yellow"/>
        </w:rPr>
        <w:t>(this issue</w:t>
      </w:r>
      <w:r>
        <w:rPr>
          <w:noProof/>
        </w:rPr>
        <w:t>)</w:t>
      </w:r>
      <w:r>
        <w:fldChar w:fldCharType="end"/>
      </w:r>
      <w:r>
        <w:t xml:space="preserve"> provide a</w:t>
      </w:r>
      <w:r w:rsidR="001E39F2">
        <w:t>n</w:t>
      </w:r>
      <w:r>
        <w:t xml:space="preserve"> overview of </w:t>
      </w:r>
      <w:r w:rsidR="001E39F2">
        <w:t xml:space="preserve">the </w:t>
      </w:r>
      <w:r>
        <w:t>research evidence</w:t>
      </w:r>
      <w:r w:rsidR="001E39F2">
        <w:t xml:space="preserve"> on the impact of nursing</w:t>
      </w:r>
      <w:r>
        <w:t xml:space="preserve">, </w:t>
      </w:r>
      <w:r w:rsidR="001E39F2">
        <w:t xml:space="preserve">through </w:t>
      </w:r>
      <w:r>
        <w:t xml:space="preserve">a review of reviews. The range of services, health conditions and potential impacts considered is huge, but they too illuminate significant areas of uncertainty. However, other reviews do </w:t>
      </w:r>
      <w:r w:rsidR="002F44D0">
        <w:t>illustrate</w:t>
      </w:r>
      <w:r>
        <w:t xml:space="preserve"> the emerging evidence base that illustrates how nurses are playing increasingly significant roles in delivering effective primary care </w:t>
      </w:r>
      <w:r>
        <w:fldChar w:fldCharType="begin"/>
      </w:r>
      <w:r>
        <w:instrText xml:space="preserve"> ADDIN EN.CITE &lt;EndNote&gt;&lt;Cite&gt;&lt;Author&gt;Norful&lt;/Author&gt;&lt;Year&gt;2017&lt;/Year&gt;&lt;RecNum&gt;38978&lt;/RecNum&gt;&lt;DisplayText&gt;(Norful et al., 2017)&lt;/DisplayText&gt;&lt;record&gt;&lt;rec-number&gt;38978&lt;/rec-number&gt;&lt;foreign-keys&gt;&lt;key app="EN" db-id="9szzaf5xbwsxt5ezwsapa29xasw2z0v25v5r" timestamp="1508173914"&gt;38978&lt;/key&gt;&lt;key app="ENWeb" db-id=""&gt;0&lt;/key&gt;&lt;/foreign-keys&gt;&lt;ref-type name="Journal Article"&gt;17&lt;/ref-type&gt;&lt;contributors&gt;&lt;authors&gt;&lt;author&gt;Norful, A.&lt;/author&gt;&lt;author&gt;Martsolf, G.&lt;/author&gt;&lt;author&gt;de Jacq, K.&lt;/author&gt;&lt;author&gt;Poghosyan, L.&lt;/author&gt;&lt;/authors&gt;&lt;/contributors&gt;&lt;auth-address&gt;Columbia University School of Nursing, Center for Health Policy, 617 West 168th Street, New York, NY 10032, United States. Electronic address: aan2139@cumc.columbia.edu.&amp;#xD;RAND Corporation, United States.&amp;#xD;Columbia University School of Nursing, United States.&lt;/auth-address&gt;&lt;titles&gt;&lt;title&gt;Utilization of registered nurses in primary care teams: A systematic review&lt;/title&gt;&lt;secondary-title&gt;Int J Nurs Stud&lt;/secondary-title&gt;&lt;/titles&gt;&lt;periodical&gt;&lt;full-title&gt;International Journal of Nursing Studies&lt;/full-title&gt;&lt;abbr-1&gt;Int. J. Nurs. Stud.&lt;/abbr-1&gt;&lt;abbr-2&gt;Int J Nurs Stud&lt;/abbr-2&gt;&lt;/periodical&gt;&lt;pages&gt;15-23&lt;/pages&gt;&lt;volume&gt;74&lt;/volume&gt;&lt;keywords&gt;&lt;keyword&gt;Delivery of healthcare&lt;/keyword&gt;&lt;keyword&gt;Nurses&lt;/keyword&gt;&lt;keyword&gt;Primary healthcare&lt;/keyword&gt;&lt;keyword&gt;Review&lt;/keyword&gt;&lt;/keywords&gt;&lt;dates&gt;&lt;year&gt;2017&lt;/year&gt;&lt;pub-dates&gt;&lt;date&gt;May 20&lt;/date&gt;&lt;/pub-dates&gt;&lt;/dates&gt;&lt;isbn&gt;1873-491X (Electronic)&amp;#xD;0020-7489 (Linking)&lt;/isbn&gt;&lt;accession-num&gt;28595110&lt;/accession-num&gt;&lt;urls&gt;&lt;related-urls&gt;&lt;url&gt;https://www.ncbi.nlm.nih.gov/pubmed/28595110&lt;/url&gt;&lt;/related-urls&gt;&lt;/urls&gt;&lt;electronic-resource-num&gt;10.1016/j.ijnurstu.2017.05.013&lt;/electronic-resource-num&gt;&lt;/record&gt;&lt;/Cite&gt;&lt;/EndNote&gt;</w:instrText>
      </w:r>
      <w:r>
        <w:fldChar w:fldCharType="separate"/>
      </w:r>
      <w:r>
        <w:rPr>
          <w:noProof/>
        </w:rPr>
        <w:t>(Norful et al., 2017)</w:t>
      </w:r>
      <w:r>
        <w:fldChar w:fldCharType="end"/>
      </w:r>
      <w:r>
        <w:t xml:space="preserve">, prescribing for chronic conditions </w:t>
      </w:r>
      <w:r>
        <w:fldChar w:fldCharType="begin"/>
      </w:r>
      <w:r>
        <w:instrText xml:space="preserve"> ADDIN EN.CITE &lt;EndNote&gt;&lt;Cite&gt;&lt;Author&gt;Tabesh&lt;/Author&gt;&lt;Year&gt;2017&lt;/Year&gt;&lt;RecNum&gt;38975&lt;/RecNum&gt;&lt;DisplayText&gt;(Tabesh et al., 2017)&lt;/DisplayText&gt;&lt;record&gt;&lt;rec-number&gt;38975&lt;/rec-number&gt;&lt;foreign-keys&gt;&lt;key app="EN" db-id="9szzaf5xbwsxt5ezwsapa29xasw2z0v25v5r" timestamp="1508173892"&gt;38975&lt;/key&gt;&lt;key app="ENWeb" db-id=""&gt;0&lt;/key&gt;&lt;/foreign-keys&gt;&lt;ref-type name="Journal Article"&gt;17&lt;/ref-type&gt;&lt;contributors&gt;&lt;authors&gt;&lt;author&gt;Tabesh, M.&lt;/author&gt;&lt;author&gt;Magliano, D. J.&lt;/author&gt;&lt;author&gt;Koye, D. N.&lt;/author&gt;&lt;author&gt;Shaw, J. E.&lt;/author&gt;&lt;/authors&gt;&lt;/contributors&gt;&lt;auth-address&gt;Baker Heart and Diabetes Institute, Melbourne, Australia; Department of Epidemiology and Preventive Medicine, Monash University, Melbourne, Australia. Electronic address: maryam.tabesh@bakeridi.edu.au.&amp;#xD;Baker Heart and Diabetes Institute, Melbourne, Australia; Department of Epidemiology and Preventive Medicine, Monash University, Melbourne, Australia.&lt;/auth-address&gt;&lt;titles&gt;&lt;title&gt;The effect of nurse prescribers on glycaemic control in type 2 diabetes: A systematic review and meta-analysis&lt;/title&gt;&lt;secondary-title&gt;Int J Nurs Stud&lt;/secondary-title&gt;&lt;/titles&gt;&lt;periodical&gt;&lt;full-title&gt;International Journal of Nursing Studies&lt;/full-title&gt;&lt;abbr-1&gt;Int. J. Nurs. Stud.&lt;/abbr-1&gt;&lt;abbr-2&gt;Int J Nurs Stud&lt;/abbr-2&gt;&lt;/periodical&gt;&lt;keywords&gt;&lt;keyword&gt;Glycaemic control&lt;/keyword&gt;&lt;keyword&gt;Meta-analysis&lt;/keyword&gt;&lt;keyword&gt;Nurse&lt;/keyword&gt;&lt;keyword&gt;Prescribing&lt;/keyword&gt;&lt;keyword&gt;Type 2 diabetes&lt;/keyword&gt;&lt;/keywords&gt;&lt;dates&gt;&lt;year&gt;2017&lt;/year&gt;&lt;pub-dates&gt;&lt;date&gt;Aug 31&lt;/date&gt;&lt;/pub-dates&gt;&lt;/dates&gt;&lt;isbn&gt;1873-491X (Electronic)&amp;#xD;0020-7489 (Linking)&lt;/isbn&gt;&lt;accession-num&gt;28939342&lt;/accession-num&gt;&lt;urls&gt;&lt;related-urls&gt;&lt;url&gt;https://www.ncbi.nlm.nih.gov/pubmed/28939342&lt;/url&gt;&lt;/related-urls&gt;&lt;/urls&gt;&lt;electronic-resource-num&gt;10.1016/j.ijnurstu.2017.08.018&lt;/electronic-resource-num&gt;&lt;/record&gt;&lt;/Cite&gt;&lt;/EndNote&gt;</w:instrText>
      </w:r>
      <w:r>
        <w:fldChar w:fldCharType="separate"/>
      </w:r>
      <w:r>
        <w:rPr>
          <w:noProof/>
        </w:rPr>
        <w:t>(Tabesh et al., 2017)</w:t>
      </w:r>
      <w:r>
        <w:fldChar w:fldCharType="end"/>
      </w:r>
      <w:r>
        <w:t xml:space="preserve"> and managing the complex care needs of older people </w:t>
      </w:r>
      <w:r>
        <w:fldChar w:fldCharType="begin">
          <w:fldData xml:space="preserve">PEVuZE5vdGU+PENpdGU+PEF1dGhvcj5DaGF2ZXo8L0F1dGhvcj48WWVhcj4yMDE3PC9ZZWFyPjxS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</w:fldData>
        </w:fldChar>
      </w:r>
      <w:r>
        <w:instrText xml:space="preserve"> ADDIN EN.CITE </w:instrText>
      </w:r>
      <w:r>
        <w:fldChar w:fldCharType="begin">
          <w:fldData xml:space="preserve">PEVuZE5vdGU+PENpdGU+PEF1dGhvcj5DaGF2ZXo8L0F1dGhvcj48WWVhcj4yMDE3PC9ZZWFyPjxS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</w:fldData>
        </w:fldChar>
      </w:r>
      <w:r>
        <w:instrText xml:space="preserve"> ADDIN EN.CITE.DATA </w:instrText>
      </w:r>
      <w:r>
        <w:fldChar w:fldCharType="end"/>
      </w:r>
      <w:r>
        <w:fldChar w:fldCharType="separate"/>
      </w:r>
      <w:r>
        <w:rPr>
          <w:noProof/>
        </w:rPr>
        <w:t>(Chavez et al., 2017)</w:t>
      </w:r>
      <w:r>
        <w:fldChar w:fldCharType="end"/>
      </w:r>
      <w:r>
        <w:t xml:space="preserve">. </w:t>
      </w:r>
    </w:p>
    <w:p w14:paraId="140F634D" w14:textId="481FAD84" w:rsidR="00FF2CAE" w:rsidRDefault="00EC572F" w:rsidP="004A684F">
      <w:r>
        <w:t xml:space="preserve">The study by Ball and colleagues </w:t>
      </w:r>
      <w:r>
        <w:fldChar w:fldCharType="begin">
          <w:fldData xml:space="preserve">PEVuZE5vdGU+PENpdGU+PEF1dGhvcj5CYWxsPC9BdXRob3I+PFllYXI+MjAxNzwvWWVhcj48UmVj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GtleXdvcmRzPjxrZXl3b3JkPkNhcmUgbGVmdCB1bmRvbmU8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</w:fldData>
        </w:fldChar>
      </w:r>
      <w:r>
        <w:instrText xml:space="preserve"> ADDIN EN.CITE </w:instrText>
      </w:r>
      <w:r>
        <w:fldChar w:fldCharType="begin">
          <w:fldData xml:space="preserve">PEVuZE5vdGU+PENpdGU+PEF1dGhvcj5CYWxsPC9BdXRob3I+PFllYXI+MjAxNzwvWWVhcj48UmVj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GtleXdvcmRzPjxrZXl3b3JkPkNhcmUgbGVmdCB1bmRvbmU8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</w:fldData>
        </w:fldChar>
      </w:r>
      <w:r>
        <w:instrText xml:space="preserve"> ADDIN EN.CITE.DATA </w:instrText>
      </w:r>
      <w:r>
        <w:fldChar w:fldCharType="end"/>
      </w:r>
      <w:r>
        <w:fldChar w:fldCharType="separate"/>
      </w:r>
      <w:r>
        <w:rPr>
          <w:noProof/>
        </w:rPr>
        <w:t>(Ball et al., 2017)</w:t>
      </w:r>
      <w:r>
        <w:fldChar w:fldCharType="end"/>
      </w:r>
      <w:r>
        <w:t xml:space="preserve"> focuses on what has long been a core area of nursing practice – general medical and surgical care in hospitals. The association between nurse staffing levels and patient outcomes in these settings have been widely studied – perhaps more so than any other aspect of the </w:t>
      </w:r>
      <w:r w:rsidR="002F44D0">
        <w:t>configuration</w:t>
      </w:r>
      <w:r>
        <w:t xml:space="preserve"> of nursing services. Yet while the association between nurse staffing levels and patient outcomes may seem, to some, to have been unequivocally established, doubts have remained as to whether or not the current evidence is sufficient to establish cause, and the utility of the evidence in helping</w:t>
      </w:r>
      <w:r w:rsidR="000E40D5">
        <w:t xml:space="preserve"> to determine safe staffing lev</w:t>
      </w:r>
      <w:r>
        <w:t xml:space="preserve">els has been </w:t>
      </w:r>
      <w:r>
        <w:lastRenderedPageBreak/>
        <w:t xml:space="preserve">questioned </w:t>
      </w:r>
      <w:r>
        <w:fldChar w:fldCharType="begin">
          <w:fldData xml:space="preserve">PEVuZE5vdGU+PENpdGU+PEF1dGhvcj5Db3N0ZXI8L0F1dGhvcj48WWVhcj50aGlzIGlzc3VlPC9Z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</w:fldData>
        </w:fldChar>
      </w:r>
      <w:r>
        <w:instrText xml:space="preserve"> ADDIN EN.CITE </w:instrText>
      </w:r>
      <w:r>
        <w:fldChar w:fldCharType="begin">
          <w:fldData xml:space="preserve">PEVuZE5vdGU+PENpdGU+PEF1dGhvcj5Db3N0ZXI8L0F1dGhvcj48WWVhcj50aGlzIGlzc3VlPC9Z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</w:fldData>
        </w:fldChar>
      </w:r>
      <w:r>
        <w:instrText xml:space="preserve"> ADDIN EN.CITE.DATA </w:instrText>
      </w:r>
      <w:r>
        <w:fldChar w:fldCharType="end"/>
      </w:r>
      <w:r>
        <w:fldChar w:fldCharType="separate"/>
      </w:r>
      <w:r>
        <w:rPr>
          <w:noProof/>
        </w:rPr>
        <w:t xml:space="preserve">(Coster et al., </w:t>
      </w:r>
      <w:r w:rsidRPr="00DF1271">
        <w:rPr>
          <w:noProof/>
          <w:highlight w:val="yellow"/>
        </w:rPr>
        <w:t>this issue</w:t>
      </w:r>
      <w:r>
        <w:rPr>
          <w:noProof/>
        </w:rPr>
        <w:t>, Griffiths et al., 2016)</w:t>
      </w:r>
      <w:r>
        <w:fldChar w:fldCharType="end"/>
      </w:r>
      <w:r w:rsidR="000E40D5">
        <w:t xml:space="preserve">. </w:t>
      </w:r>
      <w:r w:rsidR="009932C6">
        <w:t xml:space="preserve">Ball et al’s </w:t>
      </w:r>
      <w:r w:rsidR="000E40D5">
        <w:t xml:space="preserve">study provides important evidence for the ‘missing link’ between nurse staffing levels and patient outcomes, showing that when staffing levels are low nurses report leaving more necessary </w:t>
      </w:r>
      <w:r w:rsidR="002F44D0">
        <w:t>care</w:t>
      </w:r>
      <w:r w:rsidR="000E40D5">
        <w:t xml:space="preserve"> undone and that this ‘missed care’ partially mediates the relationship between nurse staffing levels and mortality rates.</w:t>
      </w:r>
    </w:p>
    <w:p w14:paraId="2D613F2A" w14:textId="65D05B83" w:rsidR="00FF2CAE" w:rsidRDefault="000E40D5" w:rsidP="004A684F">
      <w:r>
        <w:t xml:space="preserve">Rather than focussing on broad roles, other studies </w:t>
      </w:r>
      <w:r w:rsidR="009932C6">
        <w:t xml:space="preserve">in this special issue </w:t>
      </w:r>
      <w:r>
        <w:t xml:space="preserve">focus on specific </w:t>
      </w:r>
      <w:r w:rsidR="00D458B8">
        <w:t xml:space="preserve">nursing </w:t>
      </w:r>
      <w:r>
        <w:t>services provided to patients in diverse settings and with diverse problems</w:t>
      </w:r>
      <w:r w:rsidR="00D458B8">
        <w:t xml:space="preserve">. These articles </w:t>
      </w:r>
      <w:r>
        <w:t>includ</w:t>
      </w:r>
      <w:r w:rsidR="00D458B8">
        <w:t xml:space="preserve">e </w:t>
      </w:r>
      <w:r>
        <w:t xml:space="preserve"> </w:t>
      </w:r>
      <w:r w:rsidR="00D458B8">
        <w:t xml:space="preserve">studies of </w:t>
      </w:r>
      <w:r>
        <w:t xml:space="preserve">decision coaching about immunotherapy for people with Multiple Sclerosis </w:t>
      </w:r>
      <w:r>
        <w:fldChar w:fldCharType="begin">
          <w:fldData xml:space="preserve">PEVuZE5vdGU+PENpdGU+PEF1dGhvcj5SYWhuPC9BdXRob3I+PFllYXI+MjAxNzwvWWVhcj48UmVj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=
</w:fldData>
        </w:fldChar>
      </w:r>
      <w:r>
        <w:instrText xml:space="preserve"> ADDIN EN.CITE </w:instrText>
      </w:r>
      <w:r>
        <w:fldChar w:fldCharType="begin">
          <w:fldData xml:space="preserve">PEVuZE5vdGU+PENpdGU+PEF1dGhvcj5SYWhuPC9BdXRob3I+PFllYXI+MjAxNzwvWWVhcj48UmVj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=
</w:fldData>
        </w:fldChar>
      </w:r>
      <w:r>
        <w:instrText xml:space="preserve"> ADDIN EN.CITE.DATA </w:instrText>
      </w:r>
      <w:r>
        <w:fldChar w:fldCharType="end"/>
      </w:r>
      <w:r>
        <w:fldChar w:fldCharType="separate"/>
      </w:r>
      <w:r>
        <w:rPr>
          <w:noProof/>
        </w:rPr>
        <w:t>(Rahn et al., 2017)</w:t>
      </w:r>
      <w:r>
        <w:fldChar w:fldCharType="end"/>
      </w:r>
      <w:r>
        <w:t xml:space="preserve">, pain management after </w:t>
      </w:r>
      <w:r w:rsidR="002F44D0">
        <w:t>caesarean</w:t>
      </w:r>
      <w:r>
        <w:t xml:space="preserve"> section </w:t>
      </w:r>
      <w:r>
        <w:fldChar w:fldCharType="begin">
          <w:fldData xml:space="preserve">PEVuZE5vdGU+PENpdGU+PEF1dGhvcj5TY2hvZW53YWxkPC9BdXRob3I+PFllYXI+MjAxNzwvWWVh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</w:fldData>
        </w:fldChar>
      </w:r>
      <w:r>
        <w:instrText xml:space="preserve"> ADDIN EN.CITE </w:instrText>
      </w:r>
      <w:r>
        <w:fldChar w:fldCharType="begin">
          <w:fldData xml:space="preserve">PEVuZE5vdGU+PENpdGU+PEF1dGhvcj5TY2hvZW53YWxkPC9BdXRob3I+PFllYXI+MjAxNzwvWWVh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</w:fldData>
        </w:fldChar>
      </w:r>
      <w:r>
        <w:instrText xml:space="preserve"> ADDIN EN.CITE.DATA </w:instrText>
      </w:r>
      <w:r>
        <w:fldChar w:fldCharType="end"/>
      </w:r>
      <w:r>
        <w:fldChar w:fldCharType="separate"/>
      </w:r>
      <w:r>
        <w:rPr>
          <w:noProof/>
        </w:rPr>
        <w:t>(Schoenwald et al., 2017)</w:t>
      </w:r>
      <w:r>
        <w:fldChar w:fldCharType="end"/>
      </w:r>
      <w:r>
        <w:t xml:space="preserve"> and diabetes </w:t>
      </w:r>
      <w:r>
        <w:fldChar w:fldCharType="begin"/>
      </w:r>
      <w:r>
        <w:instrText xml:space="preserve"> ADDIN EN.CITE &lt;EndNote&gt;&lt;Cite&gt;&lt;Author&gt;Tabesh&lt;/Author&gt;&lt;Year&gt;2017&lt;/Year&gt;&lt;RecNum&gt;38975&lt;/RecNum&gt;&lt;DisplayText&gt;(Tabesh et al., 2017)&lt;/DisplayText&gt;&lt;record&gt;&lt;rec-number&gt;38975&lt;/rec-number&gt;&lt;foreign-keys&gt;&lt;key app="EN" db-id="9szzaf5xbwsxt5ezwsapa29xasw2z0v25v5r" timestamp="1508173892"&gt;38975&lt;/key&gt;&lt;key app="ENWeb" db-id=""&gt;0&lt;/key&gt;&lt;/foreign-keys&gt;&lt;ref-type name="Journal Article"&gt;17&lt;/ref-type&gt;&lt;contributors&gt;&lt;authors&gt;&lt;author&gt;Tabesh, M.&lt;/author&gt;&lt;author&gt;Magliano, D. J.&lt;/author&gt;&lt;author&gt;Koye, D. N.&lt;/author&gt;&lt;author&gt;Shaw, J. E.&lt;/author&gt;&lt;/authors&gt;&lt;/contributors&gt;&lt;auth-address&gt;Baker Heart and Diabetes Institute, Melbourne, Australia; Department of Epidemiology and Preventive Medicine, Monash University, Melbourne, Australia. Electronic address: maryam.tabesh@bakeridi.edu.au.&amp;#xD;Baker Heart and Diabetes Institute, Melbourne, Australia; Department of Epidemiology and Preventive Medicine, Monash University, Melbourne, Australia.&lt;/auth-address&gt;&lt;titles&gt;&lt;title&gt;The effect of nurse prescribers on glycaemic control in type 2 diabetes: A systematic review and meta-analysis&lt;/title&gt;&lt;secondary-title&gt;Int J Nurs Stud&lt;/secondary-title&gt;&lt;/titles&gt;&lt;periodical&gt;&lt;full-title&gt;International Journal of Nursing Studies&lt;/full-title&gt;&lt;abbr-1&gt;Int. J. Nurs. Stud.&lt;/abbr-1&gt;&lt;abbr-2&gt;Int J Nurs Stud&lt;/abbr-2&gt;&lt;/periodical&gt;&lt;keywords&gt;&lt;keyword&gt;Glycaemic control&lt;/keyword&gt;&lt;keyword&gt;Meta-analysis&lt;/keyword&gt;&lt;keyword&gt;Nurse&lt;/keyword&gt;&lt;keyword&gt;Prescribing&lt;/keyword&gt;&lt;keyword&gt;Type 2 diabetes&lt;/keyword&gt;&lt;/keywords&gt;&lt;dates&gt;&lt;year&gt;2017&lt;/year&gt;&lt;pub-dates&gt;&lt;date&gt;Aug 31&lt;/date&gt;&lt;/pub-dates&gt;&lt;/dates&gt;&lt;isbn&gt;1873-491X (Electronic)&amp;#xD;0020-7489 (Linking)&lt;/isbn&gt;&lt;accession-num&gt;28939342&lt;/accession-num&gt;&lt;urls&gt;&lt;related-urls&gt;&lt;url&gt;https://www.ncbi.nlm.nih.gov/pubmed/28939342&lt;/url&gt;&lt;/related-urls&gt;&lt;/urls&gt;&lt;electronic-resource-num&gt;10.1016/j.ijnurstu.2017.08.018&lt;/electronic-resource-num&gt;&lt;/record&gt;&lt;/Cite&gt;&lt;/EndNote&gt;</w:instrText>
      </w:r>
      <w:r>
        <w:fldChar w:fldCharType="separate"/>
      </w:r>
      <w:r>
        <w:rPr>
          <w:noProof/>
        </w:rPr>
        <w:t>(Tabesh et al., 2017)</w:t>
      </w:r>
      <w:r>
        <w:fldChar w:fldCharType="end"/>
      </w:r>
      <w:r>
        <w:t xml:space="preserve"> </w:t>
      </w:r>
      <w:r w:rsidR="00D458B8">
        <w:t xml:space="preserve">. In contrast  </w:t>
      </w:r>
      <w:r>
        <w:t xml:space="preserve">Yang and colleagues  </w:t>
      </w:r>
      <w:r>
        <w:fldChar w:fldCharType="begin"/>
      </w:r>
      <w:r>
        <w:instrText xml:space="preserve"> ADDIN EN.CITE &lt;EndNote&gt;&lt;Cite ExcludeAuth="1"&gt;&lt;Author&gt;Yang&lt;/Author&gt;&lt;Year&gt;2017&lt;/Year&gt;&lt;RecNum&gt;38971&lt;/RecNum&gt;&lt;DisplayText&gt;(2017)&lt;/DisplayText&gt;&lt;record&gt;&lt;rec-number&gt;38971&lt;/rec-number&gt;&lt;foreign-keys&gt;&lt;key app="EN" db-id="9szzaf5xbwsxt5ezwsapa29xasw2z0v25v5r" timestamp="1508173868"&gt;38971&lt;/key&gt;&lt;key app="ENWeb" db-id=""&gt;0&lt;/key&gt;&lt;/foreign-keys&gt;&lt;ref-type name="Journal Article"&gt;17&lt;/ref-type&gt;&lt;contributors&gt;&lt;authors&gt;&lt;author&gt;Yang, Hui-Ling&lt;/author&gt;&lt;author&gt;Chan, Pi-Tuan&lt;/author&gt;&lt;author&gt;Chang, Pi-Chen&lt;/author&gt;&lt;author&gt;Chiu, Huei-Ling&lt;/author&gt;&lt;author&gt;Sheen Hsiao, Shu-Tai&lt;/author&gt;&lt;author&gt;Chu, Hsin&lt;/author&gt;&lt;author&gt;Chou, Kuei-Ru&lt;/author&gt;&lt;/authors&gt;&lt;/contributors&gt;&lt;titles&gt;&lt;title&gt;Memory-Focused Interventions for People with Cognitive Disorders: A Systematic Review and Meta-analysis of Randomized Controlled Studies&lt;/title&gt;&lt;secondary-title&gt;International Journal of Nursing Studies&lt;/secondary-title&gt;&lt;/titles&gt;&lt;periodical&gt;&lt;full-title&gt;International Journal of Nursing Studies&lt;/full-title&gt;&lt;abbr-1&gt;Int. J. Nurs. Stud.&lt;/abbr-1&gt;&lt;abbr-2&gt;Int J Nurs Stud&lt;/abbr-2&gt;&lt;/periodical&gt;&lt;dates&gt;&lt;year&gt;2017&lt;/year&gt;&lt;/dates&gt;&lt;isbn&gt;00207489&lt;/isbn&gt;&lt;urls&gt;&lt;/urls&gt;&lt;electronic-resource-num&gt;10.1016/j.ijnurstu.2017.08.005&lt;/electronic-resource-num&gt;&lt;/record&gt;&lt;/Cite&gt;&lt;/EndNote&gt;</w:instrText>
      </w:r>
      <w:r>
        <w:fldChar w:fldCharType="separate"/>
      </w:r>
      <w:r>
        <w:rPr>
          <w:noProof/>
        </w:rPr>
        <w:t>(2017)</w:t>
      </w:r>
      <w:r>
        <w:fldChar w:fldCharType="end"/>
      </w:r>
      <w:r>
        <w:t xml:space="preserve"> review </w:t>
      </w:r>
      <w:r w:rsidR="00FF2CAE">
        <w:t>e</w:t>
      </w:r>
      <w:r>
        <w:t>vidence that is</w:t>
      </w:r>
      <w:r w:rsidR="00FF2CAE">
        <w:t xml:space="preserve"> not about </w:t>
      </w:r>
      <w:r>
        <w:t xml:space="preserve">nursing or nurses </w:t>
      </w:r>
      <w:r w:rsidRPr="00DF1271">
        <w:rPr>
          <w:i/>
        </w:rPr>
        <w:t>per se</w:t>
      </w:r>
      <w:r>
        <w:t xml:space="preserve">. </w:t>
      </w:r>
      <w:r w:rsidR="00FF2CAE">
        <w:t xml:space="preserve">Rather they aim to provide evidence </w:t>
      </w:r>
      <w:r w:rsidR="008D64B0">
        <w:t xml:space="preserve"> to</w:t>
      </w:r>
      <w:r w:rsidR="00FF2CAE">
        <w:t xml:space="preserve"> help nurses select and </w:t>
      </w:r>
      <w:r w:rsidR="002F44D0">
        <w:t>deliver</w:t>
      </w:r>
      <w:r w:rsidR="00FF2CAE">
        <w:t xml:space="preserve"> effective </w:t>
      </w:r>
      <w:r w:rsidR="002F44D0">
        <w:t>interventions</w:t>
      </w:r>
      <w:r w:rsidR="00FF2CAE">
        <w:t xml:space="preserve"> </w:t>
      </w:r>
      <w:r w:rsidR="00DF1271">
        <w:t>for people with cognitive impairment</w:t>
      </w:r>
      <w:r w:rsidR="00FF2CAE">
        <w:t xml:space="preserve">. </w:t>
      </w:r>
    </w:p>
    <w:p w14:paraId="25168309" w14:textId="49591495" w:rsidR="00B67F3A" w:rsidRPr="001A4905" w:rsidRDefault="000E40D5" w:rsidP="00DF1271">
      <w:r>
        <w:t xml:space="preserve">The authors of these diverse </w:t>
      </w:r>
      <w:r w:rsidR="00D458B8">
        <w:t xml:space="preserve">research </w:t>
      </w:r>
      <w:r w:rsidR="008722C0">
        <w:t>studies span the globe, from Australasia to Asia, Europe and North America</w:t>
      </w:r>
      <w:r w:rsidR="007E373C">
        <w:t>,</w:t>
      </w:r>
      <w:r w:rsidR="008722C0">
        <w:t xml:space="preserve"> with some demonstrating research collaborations that </w:t>
      </w:r>
      <w:r w:rsidR="007E373C">
        <w:t>also reach across</w:t>
      </w:r>
      <w:r w:rsidR="008722C0">
        <w:t xml:space="preserve"> continents. While the studies included in the reviews are even more diverse, this does highlight a major deficit. None of the studies published here are from South America or Africa.  While both these continents contain pockets of wealth, they also have large populations living in both </w:t>
      </w:r>
      <w:r w:rsidR="002F44D0">
        <w:t>relative</w:t>
      </w:r>
      <w:r w:rsidR="008722C0">
        <w:t xml:space="preserve"> and absolute poverty. As </w:t>
      </w:r>
      <w:r w:rsidR="00D458B8">
        <w:t xml:space="preserve">Crisp and </w:t>
      </w:r>
      <w:r w:rsidR="008722C0">
        <w:t xml:space="preserve">Watkins </w:t>
      </w:r>
      <w:r w:rsidR="001E39F2">
        <w:t>(2017</w:t>
      </w:r>
      <w:r w:rsidR="005A0D54">
        <w:t xml:space="preserve">) </w:t>
      </w:r>
      <w:r w:rsidR="008722C0">
        <w:t xml:space="preserve"> make clear, some of the most significant impacts of nursing may occur when access to health care is most challenging. </w:t>
      </w:r>
      <w:r w:rsidR="00DF1271">
        <w:t xml:space="preserve">Although </w:t>
      </w:r>
      <w:r w:rsidR="00DF1271">
        <w:t xml:space="preserve">a large proportion of health care </w:t>
      </w:r>
      <w:r w:rsidR="00DF1271">
        <w:t xml:space="preserve"> in Africa and other low to medium income countries is delivered by nurses, </w:t>
      </w:r>
      <w:r w:rsidR="00DF1271" w:rsidRPr="001A4905">
        <w:t xml:space="preserve">the great majority of healthcare research is conducted in the USA and Europe, creating evidence for nursing practice which </w:t>
      </w:r>
      <w:r w:rsidR="00DF1271">
        <w:t>may</w:t>
      </w:r>
      <w:r w:rsidR="00DF1271" w:rsidRPr="001A4905">
        <w:t xml:space="preserve"> not </w:t>
      </w:r>
      <w:r w:rsidR="00DF1271">
        <w:t xml:space="preserve">be </w:t>
      </w:r>
      <w:r w:rsidR="00DF1271" w:rsidRPr="001A4905">
        <w:t>applicable to countries where nurses are working with limited resources and with very different health problems</w:t>
      </w:r>
      <w:r w:rsidR="00DF1271">
        <w:t xml:space="preserve">. (All Party Parliamentary Group on Global Health, 2016). </w:t>
      </w:r>
      <w:r w:rsidR="007E373C">
        <w:t>A recent review of nursing research from Africa highlight</w:t>
      </w:r>
      <w:r w:rsidR="00D458B8">
        <w:t>s</w:t>
      </w:r>
      <w:r w:rsidR="007E373C">
        <w:t xml:space="preserve"> the lack of nursing research on many of the most pressing public health problems including communicable diseases </w:t>
      </w:r>
      <w:r w:rsidR="007E373C">
        <w:fldChar w:fldCharType="begin"/>
      </w:r>
      <w:r w:rsidR="007E373C">
        <w:instrText xml:space="preserve"> ADDIN EN.CITE &lt;EndNote&gt;&lt;Cite&gt;&lt;Author&gt;Sun&lt;/Author&gt;&lt;Year&gt;2015&lt;/Year&gt;&lt;RecNum&gt;38980&lt;/RecNum&gt;&lt;DisplayText&gt;(Sun and Larson, 2015)&lt;/DisplayText&gt;&lt;record&gt;&lt;rec-number&gt;38980&lt;/rec-number&gt;&lt;foreign-keys&gt;&lt;key app="EN" db-id="9szzaf5xbwsxt5ezwsapa29xasw2z0v25v5r" timestamp="1508247696"&gt;38980&lt;/key&gt;&lt;/foreign-keys&gt;&lt;ref-type name="Journal Article"&gt;17&lt;/ref-type&gt;&lt;contributors&gt;&lt;authors&gt;&lt;author&gt;Sun, C.&lt;/author&gt;&lt;author&gt;Larson, E.&lt;/author&gt;&lt;/authors&gt;&lt;/contributors&gt;&lt;auth-address&gt;Columbia University School of Nursing, 617 West 168th Street, New York, NY, United States. Electronic address: cjs2200@columbia.edu.&amp;#xD;Columbia University School of Nursing, 617 West 168th Street, New York, NY, United States; Mailman School of Public Health, Columbia University, 722 W 168th St, New York, NY 10032, United States. Electronic address: ell23@cumc.columbia.edu.&lt;/auth-address&gt;&lt;titles&gt;&lt;title&gt;Clinical nursing and midwifery research in African countries: a scoping review&lt;/title&gt;&lt;secondary-title&gt;Int J Nurs Stud&lt;/secondary-title&gt;&lt;/titles&gt;&lt;periodical&gt;&lt;full-title&gt;International Journal of Nursing Studies&lt;/full-title&gt;&lt;abbr-1&gt;Int. J. Nurs. Stud.&lt;/abbr-1&gt;&lt;abbr-2&gt;Int J Nurs Stud&lt;/abbr-2&gt;&lt;/periodical&gt;&lt;pages&gt;1011-6&lt;/pages&gt;&lt;volume&gt;52&lt;/volume&gt;&lt;number&gt;5&lt;/number&gt;&lt;keywords&gt;&lt;keyword&gt;Africa&lt;/keyword&gt;&lt;keyword&gt;*Midwifery&lt;/keyword&gt;&lt;keyword&gt;*Nursing&lt;/keyword&gt;&lt;keyword&gt;*Nursing Research&lt;/keyword&gt;&lt;keyword&gt;Clinical research&lt;/keyword&gt;&lt;keyword&gt;Midwifery&lt;/keyword&gt;&lt;keyword&gt;Nursing&lt;/keyword&gt;&lt;keyword&gt;Scoping review&lt;/keyword&gt;&lt;/keywords&gt;&lt;dates&gt;&lt;year&gt;2015&lt;/year&gt;&lt;pub-dates&gt;&lt;date&gt;May&lt;/date&gt;&lt;/pub-dates&gt;&lt;/dates&gt;&lt;isbn&gt;1873-491X (Electronic)&amp;#xD;0020-7489 (Linking)&lt;/isbn&gt;&lt;accession-num&gt;25707997&lt;/accession-num&gt;&lt;urls&gt;&lt;related-urls&gt;&lt;url&gt;https://www.ncbi.nlm.nih.gov/pubmed/25707997&lt;/url&gt;&lt;/related-urls&gt;&lt;/urls&gt;&lt;electronic-resource-num&gt;10.1016/j.ijnurstu.2015.01.012&lt;/electronic-resource-num&gt;&lt;/record&gt;&lt;/Cite&gt;&lt;/EndNote&gt;</w:instrText>
      </w:r>
      <w:r w:rsidR="007E373C">
        <w:fldChar w:fldCharType="separate"/>
      </w:r>
      <w:r w:rsidR="007E373C">
        <w:rPr>
          <w:noProof/>
        </w:rPr>
        <w:t>(Sun and Larson, 2015)</w:t>
      </w:r>
      <w:r w:rsidR="007E373C">
        <w:fldChar w:fldCharType="end"/>
      </w:r>
      <w:r w:rsidR="007E373C">
        <w:t xml:space="preserve">. The sad fact is that although the </w:t>
      </w:r>
      <w:r w:rsidR="00D458B8" w:rsidRPr="00DF1271">
        <w:rPr>
          <w:i/>
        </w:rPr>
        <w:t>International Journal of Nursing Studies</w:t>
      </w:r>
      <w:r w:rsidR="00D458B8">
        <w:t xml:space="preserve"> </w:t>
      </w:r>
      <w:r w:rsidR="007E373C">
        <w:t xml:space="preserve">does occasionally receive and publish submissions from Africa countries and other </w:t>
      </w:r>
      <w:r w:rsidR="002F44D0">
        <w:t>underrepresented</w:t>
      </w:r>
      <w:r w:rsidR="007E373C">
        <w:t xml:space="preserve"> areas </w:t>
      </w:r>
      <w:r w:rsidR="007E373C">
        <w:fldChar w:fldCharType="begin">
          <w:fldData xml:space="preserve">PEVuZE5vdGU+PENpdGU+PEF1dGhvcj5NdXJwaHk8L0F1dGhvcj48WWVhcj4yMDE2PC9ZZWFyPjxS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=
</w:fldData>
        </w:fldChar>
      </w:r>
      <w:r w:rsidR="007E373C">
        <w:instrText xml:space="preserve"> ADDIN EN.CITE </w:instrText>
      </w:r>
      <w:r w:rsidR="007E373C">
        <w:fldChar w:fldCharType="begin">
          <w:fldData xml:space="preserve">PEVuZE5vdGU+PENpdGU+PEF1dGhvcj5NdXJwaHk8L0F1dGhvcj48WWVhcj4yMDE2PC9ZZWFyPjxS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=
</w:fldData>
        </w:fldChar>
      </w:r>
      <w:r w:rsidR="007E373C">
        <w:instrText xml:space="preserve"> ADDIN EN.CITE.DATA </w:instrText>
      </w:r>
      <w:r w:rsidR="007E373C">
        <w:fldChar w:fldCharType="end"/>
      </w:r>
      <w:r w:rsidR="007E373C">
        <w:fldChar w:fldCharType="separate"/>
      </w:r>
      <w:r w:rsidR="007E373C">
        <w:rPr>
          <w:noProof/>
        </w:rPr>
        <w:t>(e.g. Milford et al., 2016, Murphy et al., 2016)</w:t>
      </w:r>
      <w:r w:rsidR="007E373C">
        <w:fldChar w:fldCharType="end"/>
      </w:r>
      <w:r w:rsidR="007E373C">
        <w:t xml:space="preserve">, and papers dealing with </w:t>
      </w:r>
      <w:r w:rsidR="002F44D0">
        <w:t>problems</w:t>
      </w:r>
      <w:r w:rsidR="007E373C">
        <w:t xml:space="preserve"> facing practi</w:t>
      </w:r>
      <w:r w:rsidR="002F44D0">
        <w:t>ti</w:t>
      </w:r>
      <w:r w:rsidR="007E373C">
        <w:t xml:space="preserve">oners in less developed countries are sometimes prepared by teams from other areas, for example Diallo and colleagues’ recent review on the management of childhood </w:t>
      </w:r>
      <w:r w:rsidR="002F44D0">
        <w:t>diarrhoea</w:t>
      </w:r>
      <w:r w:rsidR="007E373C">
        <w:t xml:space="preserve"> </w:t>
      </w:r>
      <w:r w:rsidR="007E373C">
        <w:fldChar w:fldCharType="begin"/>
      </w:r>
      <w:r w:rsidR="007E373C">
        <w:instrText xml:space="preserve"> ADDIN EN.CITE &lt;EndNote&gt;&lt;Cite&gt;&lt;Author&gt;Diallo&lt;/Author&gt;&lt;Year&gt;2017&lt;/Year&gt;&lt;RecNum&gt;38983&lt;/RecNum&gt;&lt;DisplayText&gt;(Diallo et al., 2017)&lt;/DisplayText&gt;&lt;record&gt;&lt;rec-number&gt;38983&lt;/rec-number&gt;&lt;foreign-keys&gt;&lt;key app="EN" db-id="9szzaf5xbwsxt5ezwsapa29xasw2z0v25v5r" timestamp="1508255554"&gt;38983&lt;/key&gt;&lt;/foreign-keys&gt;&lt;ref-type name="Journal Article"&gt;17&lt;/ref-type&gt;&lt;contributors&gt;&lt;authors&gt;&lt;author&gt;Diallo, Ana F.&lt;/author&gt;&lt;author&gt;Cong, Xiaomei&lt;/author&gt;&lt;author&gt;Henderson, Wendy A.&lt;/author&gt;&lt;author&gt;McGrath, Jacqueline&lt;/author&gt;&lt;/authors&gt;&lt;/contributors&gt;&lt;titles&gt;&lt;title&gt;Management of childhood diarrhea by healthcare professionals in low income countries: An integrative review&lt;/title&gt;&lt;secondary-title&gt;International Journal of Nursing Studies&lt;/secondary-title&gt;&lt;/titles&gt;&lt;periodical&gt;&lt;full-title&gt;International Journal of Nursing Studies&lt;/full-title&gt;&lt;abbr-1&gt;Int. J. Nurs. Stud.&lt;/abbr-1&gt;&lt;abbr-2&gt;Int J Nurs Stud&lt;/abbr-2&gt;&lt;/periodical&gt;&lt;pages&gt;82-92&lt;/pages&gt;&lt;volume&gt;66&lt;/volume&gt;&lt;number&gt;Supplement C&lt;/number&gt;&lt;keywords&gt;&lt;keyword&gt;Antibiotics use&lt;/keyword&gt;&lt;keyword&gt;Childhood diarrhea&lt;/keyword&gt;&lt;keyword&gt;Healthcare providers&lt;/keyword&gt;&lt;keyword&gt;Low income countries&lt;/keyword&gt;&lt;keyword&gt;Prescribing behaviors&lt;/keyword&gt;&lt;keyword&gt;Oral rehydration therapy&lt;/keyword&gt;&lt;keyword&gt;World Health Organization&lt;/keyword&gt;&lt;keyword&gt;Clinical management of childhood diarrhea&lt;/keyword&gt;&lt;/keywords&gt;&lt;dates&gt;&lt;year&gt;2017&lt;/year&gt;&lt;pub-dates&gt;&lt;date&gt;2017/01/01/&lt;/date&gt;&lt;/pub-dates&gt;&lt;/dates&gt;&lt;isbn&gt;0020-7489&lt;/isbn&gt;&lt;urls&gt;&lt;related-urls&gt;&lt;url&gt;http://www.sciencedirect.com/science/article/pii/S0020748916301316&lt;/url&gt;&lt;/related-urls&gt;&lt;/urls&gt;&lt;electronic-resource-num&gt;https://doi.org/10.1016/j.ijnurstu.2016.08.014&lt;/electronic-resource-num&gt;&lt;/record&gt;&lt;/Cite&gt;&lt;/EndNote&gt;</w:instrText>
      </w:r>
      <w:r w:rsidR="007E373C">
        <w:fldChar w:fldCharType="separate"/>
      </w:r>
      <w:r w:rsidR="007E373C">
        <w:rPr>
          <w:noProof/>
        </w:rPr>
        <w:t>(Diallo et al., 2017)</w:t>
      </w:r>
      <w:r w:rsidR="007E373C">
        <w:fldChar w:fldCharType="end"/>
      </w:r>
      <w:r w:rsidR="007E373C">
        <w:t>, such submissions are rare</w:t>
      </w:r>
      <w:r w:rsidR="005A0D54">
        <w:t xml:space="preserve">.  </w:t>
      </w:r>
    </w:p>
    <w:p w14:paraId="3501C888" w14:textId="7A4037AD" w:rsidR="004A684F" w:rsidRDefault="007D3BF4" w:rsidP="004A684F">
      <w:r>
        <w:t xml:space="preserve"> In spite of this</w:t>
      </w:r>
      <w:r w:rsidR="007E373C">
        <w:t xml:space="preserve">, the papers in this special issue </w:t>
      </w:r>
      <w:r w:rsidR="009D5DEB">
        <w:t xml:space="preserve">do much to demonstrate the global significance of the impact of nursing for many individuals, populations and health services. Those who hold this to be a </w:t>
      </w:r>
      <w:r w:rsidR="002F44D0">
        <w:t>self-evident</w:t>
      </w:r>
      <w:r w:rsidR="009D5DEB">
        <w:t xml:space="preserve"> truth should recognise the value of rigorous research, which challenges easily </w:t>
      </w:r>
      <w:r w:rsidR="002F44D0">
        <w:t>held</w:t>
      </w:r>
      <w:r w:rsidR="009D5DEB">
        <w:t xml:space="preserve"> assumptions and drives the generation of new knowledge that can improve care and patient outcomes. Those who are sceptical about the claims of the significance of nursing might do well to reflect on how easily we could have filled this issue twice over. It was compiled from </w:t>
      </w:r>
      <w:r w:rsidR="002F44D0">
        <w:t>material</w:t>
      </w:r>
      <w:r w:rsidR="009D5DEB">
        <w:t xml:space="preserve"> that was routinely submitted </w:t>
      </w:r>
      <w:r w:rsidR="002F44D0">
        <w:t>rather</w:t>
      </w:r>
      <w:r w:rsidR="009D5DEB">
        <w:t xml:space="preserve"> than </w:t>
      </w:r>
      <w:r w:rsidR="001336E2">
        <w:t xml:space="preserve">by </w:t>
      </w:r>
      <w:r w:rsidR="009D5DEB">
        <w:t xml:space="preserve">a special call for papers. It does illustrate the gaps in our knowledge about the impact of nursing, but such gaps exist across all areas of health professional practice. The role of other professions is often taken as ‘self-evident’ while that of nursing is questioned in </w:t>
      </w:r>
      <w:r w:rsidR="00DF1271">
        <w:t>many</w:t>
      </w:r>
      <w:r w:rsidR="001336E2">
        <w:t xml:space="preserve"> </w:t>
      </w:r>
      <w:r w:rsidR="009D5DEB">
        <w:t>jurisdictions. It is perhaps a tired argument</w:t>
      </w:r>
      <w:r w:rsidR="00DF1271">
        <w:t xml:space="preserve">, </w:t>
      </w:r>
      <w:r w:rsidR="009D5DEB">
        <w:t xml:space="preserve">but one that needs to be revisited time and time again. As Crisp and Watkins argue, </w:t>
      </w:r>
      <w:r w:rsidR="002F44D0">
        <w:t>reflecting</w:t>
      </w:r>
      <w:r w:rsidR="009D5DEB">
        <w:t xml:space="preserve"> the findings of the U</w:t>
      </w:r>
      <w:r w:rsidR="006F241C">
        <w:t>K</w:t>
      </w:r>
      <w:r w:rsidR="002F44D0">
        <w:t>’</w:t>
      </w:r>
      <w:r w:rsidR="009D5DEB">
        <w:t xml:space="preserve">s </w:t>
      </w:r>
      <w:r w:rsidR="002F44D0">
        <w:fldChar w:fldCharType="begin"/>
      </w:r>
      <w:r w:rsidR="002F44D0">
        <w:instrText xml:space="preserve"> ADDIN EN.CITE &lt;EndNote&gt;&lt;Cite AuthorYear="1"&gt;&lt;Author&gt;All Party Parliamentary Group on Global Health&lt;/Author&gt;&lt;Year&gt;2016. &lt;/Year&gt;&lt;RecNum&gt;38984&lt;/RecNum&gt;&lt;DisplayText&gt;All Party Parliamentary Group on Global Health (2016)&lt;/DisplayText&gt;&lt;record&gt;&lt;rec-number&gt;38984&lt;/rec-number&gt;&lt;foreign-keys&gt;&lt;key app="EN" db-id="9szzaf5xbwsxt5ezwsapa29xasw2z0v25v5r" timestamp="1508257185"&gt;38984&lt;/key&gt;&lt;/foreign-keys&gt;&lt;ref-type name="Report"&gt;27&lt;/ref-type&gt;&lt;contributors&gt;&lt;authors&gt;&lt;author&gt;All Party Parliamentary Group on Global Health, &lt;/author&gt;&lt;/authors&gt;&lt;tertiary-authors&gt;&lt;author&gt;(Accessed 17 October 2017). http://www.appg-globalhealth.org.uk/reports/4556656050&lt;/author&gt;&lt;/tertiary-authors&gt;&lt;/contributors&gt;&lt;titles&gt;&lt;title&gt;Triple Impact –How Developing Nursing Will Improve Health, Promote Gender Equality and Support Economic Growth. &lt;/title&gt;&lt;/titles&gt;&lt;dates&gt;&lt;year&gt;2016&lt;/year&gt;&lt;/dates&gt;&lt;publisher&gt;All Party Parliamentary Group on Global Health &amp;#xD;&lt;/publisher&gt;&lt;urls&gt;&lt;/urls&gt;&lt;/record&gt;&lt;/Cite&gt;&lt;/EndNote&gt;</w:instrText>
      </w:r>
      <w:r w:rsidR="002F44D0">
        <w:fldChar w:fldCharType="separate"/>
      </w:r>
      <w:r w:rsidR="002F44D0">
        <w:rPr>
          <w:noProof/>
        </w:rPr>
        <w:t>All Party Parliamentary Group on Global Health (2016)</w:t>
      </w:r>
      <w:r w:rsidR="002F44D0">
        <w:fldChar w:fldCharType="end"/>
      </w:r>
      <w:r w:rsidR="002F44D0">
        <w:t xml:space="preserve">, </w:t>
      </w:r>
      <w:r w:rsidR="00DF1271">
        <w:t>more needs to be done</w:t>
      </w:r>
      <w:r w:rsidR="002F44D0">
        <w:t xml:space="preserve"> to raise the profile of nursing and to ensure that it is central to health policy in every country. We hope that the research published in this issue, and the many other studies showing the impact of nursing that continue to be published here and elsewhere, will go some way to support that endeavour.</w:t>
      </w:r>
    </w:p>
    <w:p w14:paraId="3090B515" w14:textId="77777777" w:rsidR="00DF1271" w:rsidRDefault="00DF1271" w:rsidP="004A684F"/>
    <w:p w14:paraId="3A7FA80B" w14:textId="633E765F" w:rsidR="00DF1271" w:rsidRPr="00DF1271" w:rsidRDefault="00DF1271" w:rsidP="004A684F">
      <w:pPr>
        <w:rPr>
          <w:b/>
        </w:rPr>
      </w:pPr>
      <w:r>
        <w:lastRenderedPageBreak/>
        <w:t>[</w:t>
      </w:r>
      <w:r>
        <w:rPr>
          <w:b/>
        </w:rPr>
        <w:t>NB all references to IJNS papers need to be updated to reflect current publications status – in most cases this will be the special issue itself.</w:t>
      </w:r>
      <w:r>
        <w:rPr>
          <w:b/>
        </w:rPr>
        <w:t>]</w:t>
      </w:r>
    </w:p>
    <w:p w14:paraId="2076E6D8" w14:textId="77777777" w:rsidR="004A684F" w:rsidRDefault="004A684F" w:rsidP="004A684F"/>
    <w:p w14:paraId="0D275718" w14:textId="0CA4E402" w:rsidR="002F44D0" w:rsidRPr="002F44D0" w:rsidRDefault="004A684F" w:rsidP="00DF1271">
      <w:pPr>
        <w:pStyle w:val="EndNoteBibliography"/>
      </w:pPr>
      <w:r>
        <w:fldChar w:fldCharType="begin"/>
      </w:r>
      <w:r>
        <w:instrText xml:space="preserve"> ADDIN EN.REFLIST </w:instrText>
      </w:r>
      <w:r>
        <w:fldChar w:fldCharType="separate"/>
      </w:r>
      <w:r w:rsidR="002F44D0" w:rsidRPr="002F44D0">
        <w:t xml:space="preserve">All Party Parliamentary Group on Global Health, 2016. Triple Impact –How Developing Nursing Will Improve Health, Promote Gender Equality and Support Economic Growth. . All Party Parliamentary Group on Global Health </w:t>
      </w:r>
      <w:r w:rsidR="007D3BF4">
        <w:t>, London</w:t>
      </w:r>
      <w:r w:rsidR="008B22CD">
        <w:t xml:space="preserve">. </w:t>
      </w:r>
      <w:r w:rsidR="007D3BF4">
        <w:t xml:space="preserve"> </w:t>
      </w:r>
      <w:r w:rsidR="007D3BF4">
        <w:rPr>
          <w:rFonts w:ascii="Minion-Regular" w:hAnsi="Minion-Regular" w:cs="Minion-Regular"/>
          <w:color w:val="1D71B9"/>
          <w:sz w:val="20"/>
          <w:szCs w:val="20"/>
        </w:rPr>
        <w:t>http</w:t>
      </w:r>
      <w:r w:rsidR="008B22CD">
        <w:rPr>
          <w:rFonts w:ascii="Minion-Regular" w:hAnsi="Minion-Regular" w:cs="Minion-Regular"/>
          <w:color w:val="1D71B9"/>
          <w:sz w:val="20"/>
          <w:szCs w:val="20"/>
        </w:rPr>
        <w:t>://www.appg.globalhealth.org.uk</w:t>
      </w:r>
    </w:p>
    <w:p w14:paraId="3944ED90" w14:textId="77777777" w:rsidR="002F44D0" w:rsidRPr="002F44D0" w:rsidRDefault="002F44D0" w:rsidP="002F44D0">
      <w:pPr>
        <w:pStyle w:val="EndNoteBibliography"/>
        <w:spacing w:after="0"/>
        <w:ind w:left="720" w:hanging="720"/>
      </w:pPr>
      <w:r w:rsidRPr="002F44D0">
        <w:t xml:space="preserve">Ball, J.E., Bruyneel, L., Aiken, L.H., Sermeus, W., Sloane, D.M., Rafferty, A.M., Lindqvist, R., Tishelman, C., Griffiths, P., Consortium, R.N.C., </w:t>
      </w:r>
      <w:r w:rsidRPr="00DF1271">
        <w:rPr>
          <w:highlight w:val="yellow"/>
        </w:rPr>
        <w:t>2017</w:t>
      </w:r>
      <w:r w:rsidRPr="002F44D0">
        <w:t>. Post-operative mortality, missed care and nurse staffing in nine countries: A cross-sectional study. Int J Nurs Stud.</w:t>
      </w:r>
    </w:p>
    <w:p w14:paraId="245A8FD8" w14:textId="402080DB" w:rsidR="001336E2" w:rsidRPr="00DF1271" w:rsidRDefault="001336E2" w:rsidP="002F44D0">
      <w:pPr>
        <w:pStyle w:val="EndNoteBibliography"/>
        <w:spacing w:after="0"/>
        <w:ind w:left="720" w:hanging="720"/>
        <w:rPr>
          <w:i/>
        </w:rPr>
      </w:pPr>
      <w:r>
        <w:t>Crisp N, Watkins M</w:t>
      </w:r>
      <w:r w:rsidR="00E81C07">
        <w:t xml:space="preserve"> </w:t>
      </w:r>
      <w:r w:rsidR="00E81C07" w:rsidRPr="00DF1271">
        <w:rPr>
          <w:highlight w:val="yellow"/>
        </w:rPr>
        <w:t>(2017</w:t>
      </w:r>
      <w:r w:rsidRPr="00DF1271">
        <w:rPr>
          <w:highlight w:val="yellow"/>
        </w:rPr>
        <w:t>)</w:t>
      </w:r>
      <w:r>
        <w:t xml:space="preserve"> Guest Editorial: </w:t>
      </w:r>
      <w:r w:rsidR="00E81C07">
        <w:t xml:space="preserve">The triple impact of nursing. </w:t>
      </w:r>
      <w:r w:rsidR="00E81C07">
        <w:rPr>
          <w:i/>
        </w:rPr>
        <w:t xml:space="preserve">international Journal of Nursing Studies (Available on line, 11 May 2017) </w:t>
      </w:r>
    </w:p>
    <w:p w14:paraId="414D25D7" w14:textId="77777777" w:rsidR="002F44D0" w:rsidRPr="002F44D0" w:rsidRDefault="002F44D0" w:rsidP="002F44D0">
      <w:pPr>
        <w:pStyle w:val="EndNoteBibliography"/>
        <w:spacing w:after="0"/>
        <w:ind w:left="720" w:hanging="720"/>
      </w:pPr>
      <w:r w:rsidRPr="002F44D0">
        <w:t>Chavez, K.S., Dwyer, A.A., Ramelet, A.S., 2017. International practice settings, interventions and outcomes of nurse practitioners in geriatric care: A scoping review. Int J Nurs Stud.</w:t>
      </w:r>
    </w:p>
    <w:p w14:paraId="47B170D0" w14:textId="2CCBD374" w:rsidR="002F44D0" w:rsidRPr="002F44D0" w:rsidRDefault="002F44D0" w:rsidP="002F44D0">
      <w:pPr>
        <w:pStyle w:val="EndNoteBibliography"/>
        <w:spacing w:after="0"/>
        <w:ind w:left="720" w:hanging="720"/>
      </w:pPr>
      <w:r w:rsidRPr="002F44D0">
        <w:t xml:space="preserve">Coster, S., Watkins, M., Norman, I., </w:t>
      </w:r>
      <w:r w:rsidRPr="00DF1271">
        <w:rPr>
          <w:highlight w:val="yellow"/>
        </w:rPr>
        <w:t>this issue.</w:t>
      </w:r>
      <w:r w:rsidRPr="002F44D0">
        <w:t xml:space="preserve"> W</w:t>
      </w:r>
      <w:r w:rsidR="008B22CD" w:rsidRPr="002F44D0">
        <w:t xml:space="preserve">hat is the impact of professional nursing on patients' outcomes globally? </w:t>
      </w:r>
      <w:r w:rsidR="003570FA">
        <w:t>A</w:t>
      </w:r>
      <w:r w:rsidR="008B22CD" w:rsidRPr="002F44D0">
        <w:t>n overview of research evidence</w:t>
      </w:r>
      <w:r w:rsidRPr="002F44D0">
        <w:t>. International Journal of Nursing Studies.</w:t>
      </w:r>
    </w:p>
    <w:p w14:paraId="7D41AEE1" w14:textId="77777777" w:rsidR="002F44D0" w:rsidRPr="002F44D0" w:rsidRDefault="002F44D0" w:rsidP="002F44D0">
      <w:pPr>
        <w:pStyle w:val="EndNoteBibliography"/>
        <w:spacing w:after="0"/>
        <w:ind w:left="720" w:hanging="720"/>
      </w:pPr>
      <w:r w:rsidRPr="002F44D0">
        <w:t>Diallo, A.F., Cong, X., Henderson, W.A., McGrath, J., 2017. Management of childhood diarrhea by healthcare professionals in low income countries: An integrative review. International Journal of Nursing Studies 66 (Supplement C), 82-92.</w:t>
      </w:r>
    </w:p>
    <w:p w14:paraId="5BDEED57" w14:textId="77777777" w:rsidR="002F44D0" w:rsidRPr="002F44D0" w:rsidRDefault="002F44D0" w:rsidP="002F44D0">
      <w:pPr>
        <w:pStyle w:val="EndNoteBibliography"/>
        <w:spacing w:after="0"/>
        <w:ind w:left="720" w:hanging="720"/>
      </w:pPr>
      <w:r w:rsidRPr="002F44D0">
        <w:t>Griffiths, P., Ball, J., Drennan, J., Dall'Ora, C., Jones, J., Maruotti, A., Pope, C., Recio Saucedo, A., Simon, M., 2016. Nurse staffing and patient outcomes: Strengths and limitations of the evidence to inform policy and practice. A review and discussion paper based on evidence reviewed for the National Institute for Health and Care Excellence Safe Staffing guideline development. Int J Nurs Stud 63, 213-225.</w:t>
      </w:r>
    </w:p>
    <w:p w14:paraId="12440956" w14:textId="77777777" w:rsidR="002F44D0" w:rsidRPr="002F44D0" w:rsidRDefault="002F44D0" w:rsidP="002F44D0">
      <w:pPr>
        <w:pStyle w:val="EndNoteBibliography"/>
        <w:spacing w:after="0"/>
        <w:ind w:left="720" w:hanging="720"/>
      </w:pPr>
      <w:r w:rsidRPr="002F44D0">
        <w:t xml:space="preserve">Jiang, Y., Shorey, S., Seah, B., Chan, W., Tam, W.W.S., Wang, W., </w:t>
      </w:r>
      <w:r w:rsidRPr="00DF1271">
        <w:rPr>
          <w:highlight w:val="yellow"/>
        </w:rPr>
        <w:t>2017</w:t>
      </w:r>
      <w:r w:rsidRPr="002F44D0">
        <w:t>. The effectiveness of psychological interventions on self-care, psychological and health outcomes in patients with chronic heart failure-A systematic review and meta-analysis. Int J Nurs Stud.</w:t>
      </w:r>
    </w:p>
    <w:p w14:paraId="5726DCD7" w14:textId="77777777" w:rsidR="002F44D0" w:rsidRPr="002F44D0" w:rsidRDefault="002F44D0" w:rsidP="002F44D0">
      <w:pPr>
        <w:pStyle w:val="EndNoteBibliography"/>
        <w:spacing w:after="0"/>
        <w:ind w:left="720" w:hanging="720"/>
      </w:pPr>
      <w:r w:rsidRPr="002F44D0">
        <w:t>Milford, C., Rambally, L., Mantell, J.E., Kelvin, E.A., Mosery, N.F., Smit, J.A., 2016. Healthcare providers' knowledge, attitudes and practices towards medical male circumcision and their understandings of its partial efficacy in HIV prevention: Qualitative research in KwaZulu-Natal, South Africa. Int J Nurs Stud 53 (Supplement C), 182-189.</w:t>
      </w:r>
    </w:p>
    <w:p w14:paraId="08F31194" w14:textId="77777777" w:rsidR="002F44D0" w:rsidRPr="002F44D0" w:rsidRDefault="002F44D0" w:rsidP="002F44D0">
      <w:pPr>
        <w:pStyle w:val="EndNoteBibliography"/>
        <w:spacing w:after="0"/>
        <w:ind w:left="720" w:hanging="720"/>
      </w:pPr>
      <w:r w:rsidRPr="002F44D0">
        <w:t>Murphy, K., Steyn, K., Mathews, C., 2016. The midwife's role in providing smoking cessation interventions for pregnant women: The views of midwives working with high risk, disadvantaged women in public sector antenatal services in South Africa. International Journal of Nursing Studies 53 (Supplement C), 228-237.</w:t>
      </w:r>
    </w:p>
    <w:p w14:paraId="6FF61CB3" w14:textId="77777777" w:rsidR="002F44D0" w:rsidRPr="002F44D0" w:rsidRDefault="002F44D0" w:rsidP="002F44D0">
      <w:pPr>
        <w:pStyle w:val="EndNoteBibliography"/>
        <w:spacing w:after="0"/>
        <w:ind w:left="720" w:hanging="720"/>
      </w:pPr>
      <w:r w:rsidRPr="002F44D0">
        <w:t>Norful, A., Martsolf, G., de Jacq, K., Poghosyan, L., 2017. Utilization of registered nurses in primary care teams: A systematic review. Int J Nurs Stud 74, 15-23.</w:t>
      </w:r>
    </w:p>
    <w:p w14:paraId="4FB7F93C" w14:textId="77777777" w:rsidR="002F44D0" w:rsidRPr="002F44D0" w:rsidRDefault="002F44D0" w:rsidP="002F44D0">
      <w:pPr>
        <w:pStyle w:val="EndNoteBibliography"/>
        <w:spacing w:after="0"/>
        <w:ind w:left="720" w:hanging="720"/>
      </w:pPr>
      <w:r w:rsidRPr="002F44D0">
        <w:t xml:space="preserve">Rahn, A.C., Kopke, S., Backhus, I., Kasper, J., Anger, K., Untiedt, B., Alegiani, A., Kleiter, I., Muhlhauser, I., Heesen, C., </w:t>
      </w:r>
      <w:r w:rsidRPr="00DF1271">
        <w:rPr>
          <w:highlight w:val="yellow"/>
        </w:rPr>
        <w:t>2017.</w:t>
      </w:r>
      <w:r w:rsidRPr="002F44D0">
        <w:t xml:space="preserve"> Nurse-led immunotreatment DEcision Coaching In people with Multiple Sclerosis (DECIMS) - Feasibility testing, pilot randomised controlled trial and mixed methods process evaluation. Int J Nurs Stud.</w:t>
      </w:r>
    </w:p>
    <w:p w14:paraId="5FE15686" w14:textId="77777777" w:rsidR="002F44D0" w:rsidRPr="002F44D0" w:rsidRDefault="002F44D0" w:rsidP="002F44D0">
      <w:pPr>
        <w:pStyle w:val="EndNoteBibliography"/>
        <w:spacing w:after="0"/>
        <w:ind w:left="720" w:hanging="720"/>
      </w:pPr>
      <w:r w:rsidRPr="002F44D0">
        <w:t xml:space="preserve">Schoenwald, A., Windsor, C., Gosden, E., Douglas, C., </w:t>
      </w:r>
      <w:r w:rsidRPr="00DF1271">
        <w:rPr>
          <w:highlight w:val="yellow"/>
        </w:rPr>
        <w:t>2017.</w:t>
      </w:r>
      <w:r w:rsidRPr="002F44D0">
        <w:t xml:space="preserve"> Nurse practitioner led pain management the day after caesarean section: A randomised controlled trial and follow-up study. Int J Nurs Stud.</w:t>
      </w:r>
    </w:p>
    <w:p w14:paraId="62C149D0" w14:textId="77777777" w:rsidR="002F44D0" w:rsidRPr="002F44D0" w:rsidRDefault="002F44D0" w:rsidP="002F44D0">
      <w:pPr>
        <w:pStyle w:val="EndNoteBibliography"/>
        <w:spacing w:after="0"/>
        <w:ind w:left="720" w:hanging="720"/>
      </w:pPr>
      <w:r w:rsidRPr="002F44D0">
        <w:t>Sun, C., Larson, E., 2015. Clinical nursing and midwifery research in African countries: a scoping review. Int J Nurs Stud 52 (5), 1011-1016.</w:t>
      </w:r>
    </w:p>
    <w:p w14:paraId="2C39A96C" w14:textId="77777777" w:rsidR="002F44D0" w:rsidRPr="002F44D0" w:rsidRDefault="002F44D0" w:rsidP="002F44D0">
      <w:pPr>
        <w:pStyle w:val="EndNoteBibliography"/>
        <w:spacing w:after="0"/>
        <w:ind w:left="720" w:hanging="720"/>
      </w:pPr>
      <w:r w:rsidRPr="002F44D0">
        <w:t xml:space="preserve">Tabesh, M., Magliano, D.J., Koye, D.N., Shaw, J.E., </w:t>
      </w:r>
      <w:r w:rsidRPr="00DF1271">
        <w:rPr>
          <w:highlight w:val="yellow"/>
        </w:rPr>
        <w:t>2017.</w:t>
      </w:r>
      <w:r w:rsidRPr="002F44D0">
        <w:t xml:space="preserve"> The effect of nurse prescribers on glycaemic control in type 2 diabetes: A systematic review and meta-analysis. Int J Nurs Stud.</w:t>
      </w:r>
    </w:p>
    <w:p w14:paraId="3B256D8D" w14:textId="77777777" w:rsidR="002F44D0" w:rsidRPr="002F44D0" w:rsidRDefault="002F44D0" w:rsidP="002F44D0">
      <w:pPr>
        <w:pStyle w:val="EndNoteBibliography"/>
        <w:ind w:left="720" w:hanging="720"/>
      </w:pPr>
      <w:r w:rsidRPr="002F44D0">
        <w:lastRenderedPageBreak/>
        <w:t xml:space="preserve">Yang, H.-L., Chan, P.-T., Chang, P.-C., Chiu, H.-L., Sheen Hsiao, S.-T., Chu, H., Chou, K.-R., </w:t>
      </w:r>
      <w:bookmarkStart w:id="0" w:name="_GoBack"/>
      <w:bookmarkEnd w:id="0"/>
      <w:r w:rsidRPr="00DF1271">
        <w:rPr>
          <w:highlight w:val="yellow"/>
        </w:rPr>
        <w:t>2017.</w:t>
      </w:r>
      <w:r w:rsidRPr="002F44D0">
        <w:t xml:space="preserve"> Memory-Focused Interventions for People with Cognitive Disorders: A Systematic Review and Meta-analysis of Randomized Controlled Studies. International Journal of Nursing Studies.</w:t>
      </w:r>
    </w:p>
    <w:p w14:paraId="25E8817B" w14:textId="6207625E" w:rsidR="004A684F" w:rsidRDefault="004A684F" w:rsidP="004A684F">
      <w:r>
        <w:fldChar w:fldCharType="end"/>
      </w:r>
    </w:p>
    <w:p w14:paraId="47C8DD8B" w14:textId="73550F75" w:rsidR="00DF1271" w:rsidRPr="00DF1271" w:rsidRDefault="00DF1271" w:rsidP="004A684F">
      <w:pPr>
        <w:rPr>
          <w:b/>
        </w:rPr>
      </w:pPr>
      <w:r>
        <w:rPr>
          <w:b/>
        </w:rPr>
        <w:t>NB all references to IJNS papers need to be updated to reflect current publications status – in most cases this will be the special issue itself.</w:t>
      </w:r>
    </w:p>
    <w:sectPr w:rsidR="00DF1271" w:rsidRPr="00DF12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 References&lt;record-ids&gt;&lt;item&gt;38683&lt;/item&gt;&lt;item&gt;38970&lt;/item&gt;&lt;item&gt;38971&lt;/item&gt;&lt;item&gt;38972&lt;/item&gt;&lt;item&gt;38973&lt;/item&gt;&lt;item&gt;38974&lt;/item&gt;&lt;item&gt;38975&lt;/item&gt;&lt;item&gt;38976&lt;/item&gt;&lt;item&gt;38978&lt;/item&gt;&lt;item&gt;38979&lt;/item&gt;&lt;item&gt;38980&lt;/item&gt;&lt;item&gt;38981&lt;/item&gt;&lt;item&gt;38982&lt;/item&gt;&lt;item&gt;38983&lt;/item&gt;&lt;item&gt;38984&lt;/item&gt;&lt;/record-ids&gt;&lt;/item&gt;&lt;/Libraries&gt;"/>
  </w:docVars>
  <w:rsids>
    <w:rsidRoot w:val="009811E3"/>
    <w:rsid w:val="000E40D5"/>
    <w:rsid w:val="001336E2"/>
    <w:rsid w:val="00172EDC"/>
    <w:rsid w:val="001E39F2"/>
    <w:rsid w:val="002B4470"/>
    <w:rsid w:val="002F44D0"/>
    <w:rsid w:val="003570FA"/>
    <w:rsid w:val="004A684F"/>
    <w:rsid w:val="0051258F"/>
    <w:rsid w:val="005A0D54"/>
    <w:rsid w:val="006F241C"/>
    <w:rsid w:val="007D3BF4"/>
    <w:rsid w:val="007E373C"/>
    <w:rsid w:val="008722C0"/>
    <w:rsid w:val="008B22CD"/>
    <w:rsid w:val="008D64B0"/>
    <w:rsid w:val="009721E6"/>
    <w:rsid w:val="009811E3"/>
    <w:rsid w:val="009932C6"/>
    <w:rsid w:val="009D5DEB"/>
    <w:rsid w:val="00A81BE8"/>
    <w:rsid w:val="00AB55C4"/>
    <w:rsid w:val="00B368F2"/>
    <w:rsid w:val="00B67F3A"/>
    <w:rsid w:val="00B84B27"/>
    <w:rsid w:val="00D458B8"/>
    <w:rsid w:val="00D65C26"/>
    <w:rsid w:val="00DF1271"/>
    <w:rsid w:val="00E760B1"/>
    <w:rsid w:val="00E81C07"/>
    <w:rsid w:val="00E86AFA"/>
    <w:rsid w:val="00E95DCA"/>
    <w:rsid w:val="00E9718D"/>
    <w:rsid w:val="00EC572F"/>
    <w:rsid w:val="00FA03BF"/>
    <w:rsid w:val="00FF2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7F705"/>
  <w15:chartTrackingRefBased/>
  <w15:docId w15:val="{6AD7DB81-A30A-4DC7-984F-D4708093C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A684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684F"/>
    <w:rPr>
      <w:rFonts w:ascii="Calibri" w:hAnsi="Calibri"/>
      <w:noProof/>
      <w:lang w:val="en-US"/>
    </w:rPr>
  </w:style>
  <w:style w:type="paragraph" w:customStyle="1" w:styleId="EndNoteBibliography">
    <w:name w:val="EndNote Bibliography"/>
    <w:basedOn w:val="Normal"/>
    <w:link w:val="EndNoteBibliographyChar"/>
    <w:rsid w:val="004A684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A684F"/>
    <w:rPr>
      <w:rFonts w:ascii="Calibri" w:hAnsi="Calibri"/>
      <w:noProof/>
      <w:lang w:val="en-US"/>
    </w:rPr>
  </w:style>
  <w:style w:type="paragraph" w:styleId="BalloonText">
    <w:name w:val="Balloon Text"/>
    <w:basedOn w:val="Normal"/>
    <w:link w:val="BalloonTextChar"/>
    <w:uiPriority w:val="99"/>
    <w:semiHidden/>
    <w:unhideWhenUsed/>
    <w:rsid w:val="00D458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8B8"/>
    <w:rPr>
      <w:rFonts w:ascii="Segoe UI" w:hAnsi="Segoe UI" w:cs="Segoe UI"/>
      <w:sz w:val="18"/>
      <w:szCs w:val="18"/>
    </w:rPr>
  </w:style>
  <w:style w:type="character" w:styleId="CommentReference">
    <w:name w:val="annotation reference"/>
    <w:basedOn w:val="DefaultParagraphFont"/>
    <w:uiPriority w:val="99"/>
    <w:semiHidden/>
    <w:unhideWhenUsed/>
    <w:rsid w:val="00172EDC"/>
    <w:rPr>
      <w:sz w:val="16"/>
      <w:szCs w:val="16"/>
    </w:rPr>
  </w:style>
  <w:style w:type="paragraph" w:styleId="CommentText">
    <w:name w:val="annotation text"/>
    <w:basedOn w:val="Normal"/>
    <w:link w:val="CommentTextChar"/>
    <w:uiPriority w:val="99"/>
    <w:semiHidden/>
    <w:unhideWhenUsed/>
    <w:rsid w:val="00172EDC"/>
    <w:pPr>
      <w:spacing w:line="240" w:lineRule="auto"/>
    </w:pPr>
    <w:rPr>
      <w:sz w:val="20"/>
      <w:szCs w:val="20"/>
    </w:rPr>
  </w:style>
  <w:style w:type="character" w:customStyle="1" w:styleId="CommentTextChar">
    <w:name w:val="Comment Text Char"/>
    <w:basedOn w:val="DefaultParagraphFont"/>
    <w:link w:val="CommentText"/>
    <w:uiPriority w:val="99"/>
    <w:semiHidden/>
    <w:rsid w:val="00172EDC"/>
    <w:rPr>
      <w:sz w:val="20"/>
      <w:szCs w:val="20"/>
    </w:rPr>
  </w:style>
  <w:style w:type="paragraph" w:styleId="CommentSubject">
    <w:name w:val="annotation subject"/>
    <w:basedOn w:val="CommentText"/>
    <w:next w:val="CommentText"/>
    <w:link w:val="CommentSubjectChar"/>
    <w:uiPriority w:val="99"/>
    <w:semiHidden/>
    <w:unhideWhenUsed/>
    <w:rsid w:val="00172EDC"/>
    <w:rPr>
      <w:b/>
      <w:bCs/>
    </w:rPr>
  </w:style>
  <w:style w:type="character" w:customStyle="1" w:styleId="CommentSubjectChar">
    <w:name w:val="Comment Subject Char"/>
    <w:basedOn w:val="CommentTextChar"/>
    <w:link w:val="CommentSubject"/>
    <w:uiPriority w:val="99"/>
    <w:semiHidden/>
    <w:rsid w:val="00172EDC"/>
    <w:rPr>
      <w:b/>
      <w:bCs/>
      <w:sz w:val="20"/>
      <w:szCs w:val="20"/>
    </w:rPr>
  </w:style>
  <w:style w:type="paragraph" w:customStyle="1" w:styleId="Default">
    <w:name w:val="Default"/>
    <w:rsid w:val="00B67F3A"/>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673</Words>
  <Characters>20942</Characters>
  <Application>Microsoft Office Word</Application>
  <DocSecurity>4</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4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ths P. (Health Sciences)</dc:creator>
  <cp:keywords/>
  <dc:description/>
  <cp:lastModifiedBy>Griffiths P. (Health Sciences)</cp:lastModifiedBy>
  <cp:revision>2</cp:revision>
  <dcterms:created xsi:type="dcterms:W3CDTF">2017-10-20T10:13:00Z</dcterms:created>
  <dcterms:modified xsi:type="dcterms:W3CDTF">2017-10-20T10:13:00Z</dcterms:modified>
</cp:coreProperties>
</file>